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4471CA18" w14:textId="0F78B2E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w:t>
      </w:r>
      <w:proofErr w:type="spellStart"/>
      <w:r w:rsidR="009E4DBA">
        <w:rPr>
          <w:rFonts w:cstheme="minorHAnsi"/>
          <w:sz w:val="20"/>
          <w:szCs w:val="20"/>
        </w:rPr>
        <w:t>pathosystem</w:t>
      </w:r>
      <w:proofErr w:type="spellEnd"/>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w:t>
      </w:r>
      <w:proofErr w:type="gramStart"/>
      <w:r w:rsidR="004F1D2E">
        <w:rPr>
          <w:rFonts w:cstheme="minorHAnsi"/>
          <w:sz w:val="20"/>
          <w:szCs w:val="20"/>
        </w:rPr>
        <w:t>the vast majority of</w:t>
      </w:r>
      <w:proofErr w:type="gramEnd"/>
      <w:r w:rsidR="004F1D2E">
        <w:rPr>
          <w:rFonts w:cstheme="minorHAnsi"/>
          <w:sz w:val="20"/>
          <w:szCs w:val="20"/>
        </w:rPr>
        <w:t xml:space="preserve">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performed genome-wide association (GWA) for each transcript expressed in the </w:t>
      </w:r>
      <w:proofErr w:type="spellStart"/>
      <w:r w:rsidR="004F1D2E">
        <w:rPr>
          <w:rFonts w:cstheme="minorHAnsi"/>
          <w:sz w:val="20"/>
          <w:szCs w:val="20"/>
        </w:rPr>
        <w:t>pathosystem</w:t>
      </w:r>
      <w:proofErr w:type="spellEnd"/>
      <w:r w:rsidR="004F1D2E">
        <w:rPr>
          <w:rFonts w:cstheme="minorHAnsi"/>
          <w:sz w:val="20"/>
          <w:szCs w:val="20"/>
        </w:rPr>
        <w:t xml:space="preserve"> to look for evidence of eQTL. </w:t>
      </w:r>
    </w:p>
    <w:p w14:paraId="3964CE43" w14:textId="12038C6C" w:rsidR="00060ACB" w:rsidRPr="008F4AC6" w:rsidRDefault="00060ACB" w:rsidP="00060ACB">
      <w:pPr>
        <w:spacing w:line="480" w:lineRule="auto"/>
      </w:pPr>
      <w:r>
        <w:t>Polygenic eQTL</w:t>
      </w:r>
    </w:p>
    <w:p w14:paraId="4FFCF906" w14:textId="046248C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r w:rsidR="00AF129A">
        <w:rPr>
          <w:rFonts w:cstheme="minorHAnsi"/>
          <w:sz w:val="20"/>
          <w:szCs w:val="20"/>
        </w:rPr>
        <w:t xml:space="preserve"> 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Overall, we find a polygenic basis of loci modulating transcriptome variation.</w:t>
      </w:r>
    </w:p>
    <w:p w14:paraId="786DA5B9" w14:textId="2595FD66" w:rsidR="00060ACB" w:rsidRPr="00AF129A" w:rsidRDefault="00060ACB" w:rsidP="00060ACB">
      <w:pPr>
        <w:spacing w:line="480" w:lineRule="auto"/>
        <w:rPr>
          <w:rFonts w:cstheme="minorHAnsi"/>
          <w:sz w:val="20"/>
          <w:szCs w:val="20"/>
        </w:rPr>
      </w:pPr>
      <w:r>
        <w:rPr>
          <w:rFonts w:cstheme="minorHAnsi"/>
          <w:sz w:val="20"/>
          <w:szCs w:val="20"/>
        </w:rPr>
        <w:t>Randomization to define hotspots</w:t>
      </w:r>
    </w:p>
    <w:p w14:paraId="5B56A155" w14:textId="0626FB90" w:rsidR="00EF1B95" w:rsidRDefault="00EF1B95" w:rsidP="00EF1B95">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C11DB8">
        <w:rPr>
          <w:rFonts w:cstheme="minorHAnsi"/>
          <w:sz w:val="20"/>
          <w:szCs w:val="20"/>
        </w:rPr>
        <w:t>1</w:t>
      </w:r>
      <w:r>
        <w:rPr>
          <w:rFonts w:cstheme="minorHAnsi"/>
          <w:sz w:val="20"/>
          <w:szCs w:val="20"/>
        </w:rPr>
        <w:t>)</w:t>
      </w:r>
      <w:r w:rsidRPr="001F12EE">
        <w:rPr>
          <w:rFonts w:cstheme="minorHAnsi"/>
          <w:sz w:val="20"/>
          <w:szCs w:val="20"/>
        </w:rPr>
        <w:t xml:space="preserve">. </w:t>
      </w:r>
      <w:r>
        <w:rPr>
          <w:rFonts w:cstheme="minorHAnsi"/>
          <w:sz w:val="20"/>
          <w:szCs w:val="20"/>
        </w:rPr>
        <w:t xml:space="preserve">We then defined hotspots in our data as any peaks </w:t>
      </w:r>
      <w:r>
        <w:rPr>
          <w:rFonts w:cstheme="minorHAnsi"/>
          <w:sz w:val="20"/>
          <w:szCs w:val="20"/>
        </w:rPr>
        <w:lastRenderedPageBreak/>
        <w:t>formed by SNPs with p-values below a 100% threshold defined by a 5x permutation of randomized transcript profiles.</w:t>
      </w:r>
    </w:p>
    <w:p w14:paraId="208D7E0F" w14:textId="1CA46756" w:rsidR="00060ACB" w:rsidRDefault="00060ACB" w:rsidP="00060ACB">
      <w:pPr>
        <w:spacing w:line="480" w:lineRule="auto"/>
        <w:rPr>
          <w:rFonts w:cstheme="minorHAnsi"/>
          <w:sz w:val="20"/>
          <w:szCs w:val="20"/>
        </w:rPr>
      </w:pPr>
      <w:r>
        <w:rPr>
          <w:rFonts w:cstheme="minorHAnsi"/>
          <w:sz w:val="20"/>
          <w:szCs w:val="20"/>
        </w:rPr>
        <w:t>Hotspots indicate mostly trans-eQTL transcriptome-wide</w:t>
      </w:r>
    </w:p>
    <w:p w14:paraId="791F1BC0" w14:textId="1967AA9B"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3"/>
      <w:r w:rsidR="00256573" w:rsidRPr="001F12EE">
        <w:rPr>
          <w:rFonts w:cstheme="minorHAnsi"/>
          <w:sz w:val="20"/>
          <w:szCs w:val="20"/>
        </w:rPr>
        <w:t xml:space="preserve"> </w:t>
      </w:r>
      <w:commentRangeEnd w:id="3"/>
      <w:r w:rsidR="00DB7D12">
        <w:rPr>
          <w:rStyle w:val="CommentReference"/>
        </w:rPr>
        <w:commentReference w:id="3"/>
      </w:r>
      <w:r w:rsidR="0033686E">
        <w:rPr>
          <w:rFonts w:cstheme="minorHAnsi"/>
          <w:sz w:val="20"/>
          <w:szCs w:val="20"/>
        </w:rPr>
        <w:t>on chromosomes 2-6, 8-10, 12-15</w:t>
      </w:r>
      <w:r w:rsidR="00256573" w:rsidRPr="001F12EE">
        <w:rPr>
          <w:rFonts w:cstheme="minorHAnsi"/>
          <w:sz w:val="20"/>
          <w:szCs w:val="20"/>
        </w:rPr>
        <w:t xml:space="preserve"> (Figure X</w:t>
      </w:r>
      <w:r w:rsidR="001C68B4">
        <w:rPr>
          <w:rFonts w:cstheme="minorHAnsi"/>
          <w:sz w:val="20"/>
          <w:szCs w:val="20"/>
        </w:rPr>
        <w:t>1</w:t>
      </w:r>
      <w:r w:rsidR="00256573" w:rsidRPr="001F12EE">
        <w:rPr>
          <w:rFonts w:cstheme="minorHAnsi"/>
          <w:sz w:val="20"/>
          <w:szCs w:val="20"/>
        </w:rPr>
        <w:t>a).</w:t>
      </w:r>
      <w:r w:rsidR="006110D0" w:rsidRPr="001F12EE">
        <w:rPr>
          <w:rFonts w:cstheme="minorHAnsi"/>
          <w:sz w:val="20"/>
          <w:szCs w:val="20"/>
        </w:rPr>
        <w:t xml:space="preserve"> 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r w:rsidR="009E4DBA">
        <w:rPr>
          <w:rFonts w:cstheme="minorHAnsi"/>
          <w:sz w:val="20"/>
          <w:szCs w:val="20"/>
        </w:rPr>
        <w:t>eQTL</w:t>
      </w:r>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bookmarkStart w:id="4" w:name="_GoBack"/>
      <w:bookmarkEnd w:id="4"/>
    </w:p>
    <w:p w14:paraId="313B27FF" w14:textId="6A1D1798"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5"/>
      <w:r w:rsidR="006110D0" w:rsidRPr="001F12EE">
        <w:rPr>
          <w:rFonts w:cstheme="minorHAnsi"/>
          <w:sz w:val="20"/>
          <w:szCs w:val="20"/>
        </w:rPr>
        <w:t xml:space="preserve">identified hotspots </w:t>
      </w:r>
      <w:commentRangeEnd w:id="5"/>
      <w:r w:rsidR="00DB7D12">
        <w:rPr>
          <w:rStyle w:val="CommentReference"/>
        </w:rPr>
        <w:commentReference w:id="5"/>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D00E2C">
        <w:rPr>
          <w:rFonts w:cstheme="minorHAnsi"/>
          <w:sz w:val="20"/>
          <w:szCs w:val="20"/>
        </w:rPr>
        <w:t>2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eQTL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Default="00060ACB" w:rsidP="00C45E99">
      <w:pPr>
        <w:pStyle w:val="CommentText"/>
        <w:spacing w:line="480" w:lineRule="auto"/>
        <w:rPr>
          <w:rFonts w:cstheme="minorHAnsi"/>
        </w:rPr>
      </w:pPr>
      <w:r>
        <w:rPr>
          <w:rFonts w:cstheme="minorHAnsi"/>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08081AEA"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D00E2C">
        <w:rPr>
          <w:rFonts w:cstheme="minorHAnsi"/>
          <w:sz w:val="20"/>
          <w:szCs w:val="20"/>
        </w:rPr>
        <w:t>3</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6"/>
      <w:r w:rsidR="005C21BE" w:rsidRPr="001F12EE">
        <w:rPr>
          <w:rFonts w:cstheme="minorHAnsi"/>
          <w:sz w:val="20"/>
          <w:szCs w:val="20"/>
        </w:rPr>
        <w:t>(Figure X</w:t>
      </w:r>
      <w:r w:rsidR="00D00E2C">
        <w:rPr>
          <w:rFonts w:cstheme="minorHAnsi"/>
          <w:sz w:val="20"/>
          <w:szCs w:val="20"/>
        </w:rPr>
        <w:t>3</w:t>
      </w:r>
      <w:r w:rsidR="005C21BE" w:rsidRPr="001F12EE">
        <w:rPr>
          <w:rFonts w:cstheme="minorHAnsi"/>
          <w:sz w:val="20"/>
          <w:szCs w:val="20"/>
        </w:rPr>
        <w:t>b</w:t>
      </w:r>
      <w:commentRangeEnd w:id="6"/>
      <w:r w:rsidR="00AF205C">
        <w:rPr>
          <w:rStyle w:val="CommentReference"/>
        </w:rPr>
        <w:commentReference w:id="6"/>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39FD4612"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595665">
        <w:rPr>
          <w:rFonts w:cstheme="minorHAnsi"/>
          <w:sz w:val="20"/>
          <w:szCs w:val="20"/>
        </w:rPr>
        <w:t>4</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 xml:space="preserve">-diagonal signal when comparing transcript center to top SNP hit. This pattern holds whether we examine the top 1 SNP per transcript (Figure X4), the top 10 SNPs per transcript (Figure SX1), or the top 100 (Figure SX2). </w:t>
      </w:r>
    </w:p>
    <w:p w14:paraId="4475E9D2" w14:textId="635A2F55" w:rsidR="002514F3" w:rsidRDefault="002514F3" w:rsidP="002514F3">
      <w:pPr>
        <w:spacing w:line="480" w:lineRule="auto"/>
        <w:rPr>
          <w:rFonts w:cstheme="minorHAnsi"/>
          <w:sz w:val="20"/>
          <w:szCs w:val="20"/>
        </w:rPr>
      </w:pPr>
      <w:r>
        <w:rPr>
          <w:rFonts w:cstheme="minorHAnsi"/>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2E242DE2"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5</w:t>
      </w:r>
      <w:r w:rsidR="00715FF0">
        <w:rPr>
          <w:rFonts w:cstheme="minorHAnsi"/>
          <w:sz w:val="20"/>
          <w:szCs w:val="20"/>
        </w:rPr>
        <w:t>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X.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r w:rsidR="00685CE1">
        <w:rPr>
          <w:rFonts w:cstheme="minorHAnsi"/>
          <w:sz w:val="20"/>
          <w:szCs w:val="20"/>
        </w:rPr>
        <w:t>(Figure X</w:t>
      </w:r>
      <w:r w:rsidR="00595665">
        <w:rPr>
          <w:rFonts w:cstheme="minorHAnsi"/>
          <w:sz w:val="20"/>
          <w:szCs w:val="20"/>
        </w:rPr>
        <w:t>5</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EF3DF5">
        <w:rPr>
          <w:rFonts w:cstheme="minorHAnsi"/>
          <w:sz w:val="20"/>
          <w:szCs w:val="20"/>
        </w:rPr>
        <w:t>5</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315E8CFD"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EF3DF5">
        <w:rPr>
          <w:rFonts w:cstheme="minorHAnsi"/>
          <w:sz w:val="20"/>
          <w:szCs w:val="20"/>
        </w:rPr>
        <w:t>5</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595665">
        <w:rPr>
          <w:rFonts w:cstheme="minorHAnsi"/>
          <w:sz w:val="20"/>
          <w:szCs w:val="20"/>
        </w:rPr>
        <w:t>5</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5C0B86DB" w:rsidR="00CE102F" w:rsidRDefault="00CE102F" w:rsidP="00CE102F">
      <w:pPr>
        <w:spacing w:line="480" w:lineRule="auto"/>
        <w:ind w:firstLine="720"/>
        <w:rPr>
          <w:rFonts w:cstheme="minorHAnsi"/>
          <w:sz w:val="20"/>
          <w:szCs w:val="20"/>
        </w:rPr>
      </w:pPr>
      <w:r>
        <w:rPr>
          <w:rFonts w:cstheme="minorHAnsi"/>
          <w:sz w:val="20"/>
          <w:szCs w:val="20"/>
        </w:rPr>
        <w:t xml:space="preserve">Th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XXX.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w:t>
      </w:r>
      <w:proofErr w:type="spellStart"/>
      <w:r>
        <w:rPr>
          <w:rFonts w:cstheme="minorHAnsi"/>
          <w:sz w:val="20"/>
          <w:szCs w:val="20"/>
        </w:rPr>
        <w:t>pathosystem</w:t>
      </w:r>
      <w:proofErr w:type="spellEnd"/>
      <w:r>
        <w:rPr>
          <w:rFonts w:cstheme="minorHAnsi"/>
          <w:sz w:val="20"/>
          <w:szCs w:val="20"/>
        </w:rPr>
        <w:t>, but that GWA across SNPs misses these patterns. This missing cis-effect likely magnifies the apparent magnitude of trans-acting loci.</w:t>
      </w:r>
    </w:p>
    <w:p w14:paraId="1CCC23D8" w14:textId="77777777" w:rsidR="00CE102F" w:rsidRDefault="00CE102F" w:rsidP="00F70A02">
      <w:pPr>
        <w:spacing w:line="480" w:lineRule="auto"/>
        <w:ind w:firstLine="720"/>
        <w:rPr>
          <w:rFonts w:cstheme="minorHAnsi"/>
          <w:sz w:val="20"/>
          <w:szCs w:val="20"/>
        </w:rPr>
      </w:pPr>
    </w:p>
    <w:p w14:paraId="642D3715" w14:textId="1A8B4C57" w:rsidR="009011CD" w:rsidRDefault="009011CD" w:rsidP="000A3A44">
      <w:pPr>
        <w:spacing w:line="480" w:lineRule="auto"/>
        <w:rPr>
          <w:rFonts w:cstheme="minorHAnsi"/>
          <w:sz w:val="20"/>
          <w:szCs w:val="20"/>
        </w:rPr>
      </w:pPr>
      <w:r>
        <w:rPr>
          <w:rFonts w:cstheme="minorHAnsi"/>
          <w:sz w:val="20"/>
          <w:szCs w:val="20"/>
        </w:rPr>
        <w:lastRenderedPageBreak/>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31E4690A"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29644EED"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lastRenderedPageBreak/>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t>
      </w:r>
      <w:del w:id="7"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5CA6190C" w:rsidR="004441A8" w:rsidRPr="004441A8" w:rsidRDefault="004441A8" w:rsidP="004441A8">
      <w:pPr>
        <w:spacing w:line="480" w:lineRule="auto"/>
        <w:rPr>
          <w:rFonts w:cstheme="minorHAnsi"/>
          <w:sz w:val="20"/>
          <w:szCs w:val="20"/>
        </w:rPr>
      </w:pPr>
      <w:r w:rsidRPr="004441A8">
        <w:rPr>
          <w:rFonts w:cstheme="minorHAnsi"/>
          <w:sz w:val="20"/>
          <w:szCs w:val="20"/>
        </w:rPr>
        <w:t xml:space="preserve">Genome </w:t>
      </w:r>
      <w:r w:rsidR="00EF19E7">
        <w:rPr>
          <w:rFonts w:cstheme="minorHAnsi"/>
          <w:sz w:val="20"/>
          <w:szCs w:val="20"/>
        </w:rPr>
        <w:t>wide association</w:t>
      </w:r>
    </w:p>
    <w:p w14:paraId="4E53E11E" w14:textId="77533898" w:rsidR="004441A8" w:rsidRP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ith MAF 0.20 or greater and less than 10% missing calls</w:t>
      </w:r>
      <w:r w:rsidR="00EF19E7">
        <w:rPr>
          <w:rFonts w:cstheme="minorHAnsi"/>
          <w:sz w:val="20"/>
          <w:szCs w:val="20"/>
        </w:rPr>
        <w:t xml:space="preserve"> {Atwell 2018}</w:t>
      </w:r>
      <w:r w:rsidRPr="004441A8">
        <w:rPr>
          <w:rFonts w:cstheme="minorHAnsi"/>
          <w:sz w:val="20"/>
          <w:szCs w:val="20"/>
        </w:rPr>
        <w:t xml:space="preserve">. We used haploid binary SNP calls with MAF &gt; 0.20 and &lt;20% missingness. We matched these phenotypes (9,267 </w:t>
      </w:r>
      <w:r w:rsidRPr="008C5606">
        <w:rPr>
          <w:rFonts w:cstheme="minorHAnsi"/>
          <w:i/>
          <w:sz w:val="20"/>
          <w:szCs w:val="20"/>
        </w:rPr>
        <w:t>B cinerea</w:t>
      </w:r>
      <w:r w:rsidRPr="004441A8">
        <w:rPr>
          <w:rFonts w:cstheme="minorHAnsi"/>
          <w:sz w:val="20"/>
          <w:szCs w:val="20"/>
        </w:rPr>
        <w:t xml:space="preserve"> gene expression profiles</w:t>
      </w:r>
      <w:r w:rsidR="008C5606">
        <w:rPr>
          <w:rFonts w:cstheme="minorHAnsi"/>
          <w:sz w:val="20"/>
          <w:szCs w:val="20"/>
        </w:rPr>
        <w:t xml:space="preserve"> and 23,947 </w:t>
      </w:r>
      <w:r w:rsidR="008C5606" w:rsidRPr="008C5606">
        <w:rPr>
          <w:rFonts w:cstheme="minorHAnsi"/>
          <w:i/>
          <w:sz w:val="20"/>
          <w:szCs w:val="20"/>
        </w:rPr>
        <w:t>A. thaliana</w:t>
      </w:r>
      <w:r w:rsidR="008C5606">
        <w:rPr>
          <w:rFonts w:cstheme="minorHAnsi"/>
          <w:sz w:val="20"/>
          <w:szCs w:val="20"/>
        </w:rPr>
        <w:t xml:space="preserve"> gene expression profiles</w:t>
      </w:r>
      <w:r w:rsidRPr="004441A8">
        <w:rPr>
          <w:rFonts w:cstheme="minorHAnsi"/>
          <w:sz w:val="20"/>
          <w:szCs w:val="20"/>
        </w:rPr>
        <w:t xml:space="preserve">) to </w:t>
      </w:r>
      <w:r w:rsidR="00EF19E7">
        <w:rPr>
          <w:rFonts w:cstheme="minorHAnsi"/>
          <w:sz w:val="20"/>
          <w:szCs w:val="20"/>
        </w:rPr>
        <w:t xml:space="preserve">our </w:t>
      </w:r>
      <w:r w:rsidR="00EF19E7" w:rsidRPr="00EF19E7">
        <w:rPr>
          <w:rFonts w:cstheme="minorHAnsi"/>
          <w:i/>
          <w:sz w:val="20"/>
          <w:szCs w:val="20"/>
        </w:rPr>
        <w:t>B. cinerea</w:t>
      </w:r>
      <w:r w:rsidR="00EF19E7">
        <w:rPr>
          <w:rFonts w:cstheme="minorHAnsi"/>
          <w:sz w:val="20"/>
          <w:szCs w:val="20"/>
        </w:rPr>
        <w:t xml:space="preserve"> genome </w:t>
      </w:r>
      <w:r w:rsidRPr="004441A8">
        <w:rPr>
          <w:rFonts w:cstheme="minorHAnsi"/>
          <w:sz w:val="20"/>
          <w:szCs w:val="20"/>
        </w:rPr>
        <w:t>SNP data with custom R scripts, for a total of 95 isolates. We ran GEMMA once per phenotype, across 9,267 transcripts.</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Default="00C11DB8" w:rsidP="00FF00AF">
      <w:pPr>
        <w:spacing w:line="480" w:lineRule="auto"/>
        <w:rPr>
          <w:rFonts w:cstheme="minorHAnsi"/>
          <w:sz w:val="20"/>
          <w:szCs w:val="20"/>
        </w:rPr>
      </w:pPr>
      <w:r>
        <w:rPr>
          <w:rFonts w:cstheme="minorHAnsi"/>
          <w:sz w:val="20"/>
          <w:szCs w:val="20"/>
        </w:rPr>
        <w:t>FIGURE LEGENDS</w:t>
      </w:r>
    </w:p>
    <w:p w14:paraId="2D37B479" w14:textId="68553305" w:rsidR="001C68B4" w:rsidRDefault="00FF00AF" w:rsidP="00595665">
      <w:pPr>
        <w:spacing w:after="0" w:line="240" w:lineRule="auto"/>
        <w:rPr>
          <w:rFonts w:cstheme="minorHAnsi"/>
          <w:sz w:val="20"/>
          <w:szCs w:val="20"/>
        </w:rPr>
      </w:pPr>
      <w:r>
        <w:rPr>
          <w:rFonts w:cstheme="minorHAnsi"/>
          <w:sz w:val="20"/>
          <w:szCs w:val="20"/>
        </w:rPr>
        <w:t>(For now, see figures PPT)</w:t>
      </w:r>
    </w:p>
    <w:p w14:paraId="548C055B" w14:textId="77777777" w:rsidR="00FF00AF" w:rsidRDefault="00FF00AF"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lastRenderedPageBreak/>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1"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3" w:author="N S" w:date="2018-10-29T09:41:00Z" w:initials="NS">
    <w:p w14:paraId="2A8917DD" w14:textId="5EE2495C" w:rsidR="00DB364F" w:rsidRDefault="00DB364F">
      <w:pPr>
        <w:pStyle w:val="CommentText"/>
      </w:pPr>
      <w:r>
        <w:rPr>
          <w:rStyle w:val="CommentReference"/>
        </w:rPr>
        <w:annotationRef/>
      </w:r>
      <w:r>
        <w:t>Could remove hits on same chromosome as transcript for focus on trans eQTL only</w:t>
      </w:r>
    </w:p>
  </w:comment>
  <w:comment w:id="5"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6"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45451" w14:textId="77777777" w:rsidR="00EC2342" w:rsidRDefault="00EC2342" w:rsidP="00A172A7">
      <w:pPr>
        <w:spacing w:after="0" w:line="240" w:lineRule="auto"/>
      </w:pPr>
      <w:r>
        <w:separator/>
      </w:r>
    </w:p>
  </w:endnote>
  <w:endnote w:type="continuationSeparator" w:id="0">
    <w:p w14:paraId="1F8096D7" w14:textId="77777777" w:rsidR="00EC2342" w:rsidRDefault="00EC2342"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DA415" w14:textId="77777777" w:rsidR="00EC2342" w:rsidRDefault="00EC2342" w:rsidP="00A172A7">
      <w:pPr>
        <w:spacing w:after="0" w:line="240" w:lineRule="auto"/>
      </w:pPr>
      <w:r>
        <w:separator/>
      </w:r>
    </w:p>
  </w:footnote>
  <w:footnote w:type="continuationSeparator" w:id="0">
    <w:p w14:paraId="357C8F7B" w14:textId="77777777" w:rsidR="00EC2342" w:rsidRDefault="00EC2342"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36E00"/>
    <w:rsid w:val="00054571"/>
    <w:rsid w:val="00056FCB"/>
    <w:rsid w:val="00060ACB"/>
    <w:rsid w:val="00077708"/>
    <w:rsid w:val="000A3A44"/>
    <w:rsid w:val="000B12CF"/>
    <w:rsid w:val="00101DEA"/>
    <w:rsid w:val="00103483"/>
    <w:rsid w:val="00106233"/>
    <w:rsid w:val="00124890"/>
    <w:rsid w:val="0015276C"/>
    <w:rsid w:val="00175983"/>
    <w:rsid w:val="0019280F"/>
    <w:rsid w:val="00194839"/>
    <w:rsid w:val="001A7FD2"/>
    <w:rsid w:val="001C0CBE"/>
    <w:rsid w:val="001C6224"/>
    <w:rsid w:val="001C68B4"/>
    <w:rsid w:val="001E5698"/>
    <w:rsid w:val="001F12EE"/>
    <w:rsid w:val="002027E8"/>
    <w:rsid w:val="00206428"/>
    <w:rsid w:val="002143F6"/>
    <w:rsid w:val="00214E21"/>
    <w:rsid w:val="00243CB5"/>
    <w:rsid w:val="0025005E"/>
    <w:rsid w:val="002501D8"/>
    <w:rsid w:val="00250E3E"/>
    <w:rsid w:val="002514F3"/>
    <w:rsid w:val="00253780"/>
    <w:rsid w:val="00256573"/>
    <w:rsid w:val="00277C15"/>
    <w:rsid w:val="00282C21"/>
    <w:rsid w:val="002B727A"/>
    <w:rsid w:val="00304109"/>
    <w:rsid w:val="00322DF2"/>
    <w:rsid w:val="0033686E"/>
    <w:rsid w:val="00362950"/>
    <w:rsid w:val="00383A56"/>
    <w:rsid w:val="0039103B"/>
    <w:rsid w:val="003E1847"/>
    <w:rsid w:val="003E2E0A"/>
    <w:rsid w:val="003F6BDD"/>
    <w:rsid w:val="0041373C"/>
    <w:rsid w:val="00423648"/>
    <w:rsid w:val="004441A8"/>
    <w:rsid w:val="004466FA"/>
    <w:rsid w:val="00450414"/>
    <w:rsid w:val="0047682E"/>
    <w:rsid w:val="004A519E"/>
    <w:rsid w:val="004B55A0"/>
    <w:rsid w:val="004E7F54"/>
    <w:rsid w:val="004F1D2E"/>
    <w:rsid w:val="004F39D0"/>
    <w:rsid w:val="004F6955"/>
    <w:rsid w:val="005513FF"/>
    <w:rsid w:val="00557C42"/>
    <w:rsid w:val="005738DD"/>
    <w:rsid w:val="00595665"/>
    <w:rsid w:val="005B2B5E"/>
    <w:rsid w:val="005C21BE"/>
    <w:rsid w:val="005F79A4"/>
    <w:rsid w:val="006110D0"/>
    <w:rsid w:val="00615CF9"/>
    <w:rsid w:val="00622302"/>
    <w:rsid w:val="00654E74"/>
    <w:rsid w:val="00667B2A"/>
    <w:rsid w:val="00672EEF"/>
    <w:rsid w:val="00680CC0"/>
    <w:rsid w:val="00685CE1"/>
    <w:rsid w:val="0069676A"/>
    <w:rsid w:val="006A3A53"/>
    <w:rsid w:val="006C1945"/>
    <w:rsid w:val="006D6123"/>
    <w:rsid w:val="00700561"/>
    <w:rsid w:val="00705E55"/>
    <w:rsid w:val="00715FF0"/>
    <w:rsid w:val="00721107"/>
    <w:rsid w:val="007437B7"/>
    <w:rsid w:val="00751D64"/>
    <w:rsid w:val="007837D2"/>
    <w:rsid w:val="007A7EA5"/>
    <w:rsid w:val="007B6F5F"/>
    <w:rsid w:val="007C14AC"/>
    <w:rsid w:val="007C6B5E"/>
    <w:rsid w:val="007C7988"/>
    <w:rsid w:val="007E73C0"/>
    <w:rsid w:val="007F05EF"/>
    <w:rsid w:val="007F6863"/>
    <w:rsid w:val="0080151C"/>
    <w:rsid w:val="008024EB"/>
    <w:rsid w:val="00812637"/>
    <w:rsid w:val="008203DD"/>
    <w:rsid w:val="008317C6"/>
    <w:rsid w:val="008356B6"/>
    <w:rsid w:val="00853714"/>
    <w:rsid w:val="00857945"/>
    <w:rsid w:val="0087553C"/>
    <w:rsid w:val="008A0832"/>
    <w:rsid w:val="008A45D6"/>
    <w:rsid w:val="008C4A17"/>
    <w:rsid w:val="008C5606"/>
    <w:rsid w:val="008F4AC6"/>
    <w:rsid w:val="008F6855"/>
    <w:rsid w:val="009011CD"/>
    <w:rsid w:val="00903ABC"/>
    <w:rsid w:val="00925468"/>
    <w:rsid w:val="00930E46"/>
    <w:rsid w:val="0093599D"/>
    <w:rsid w:val="009639D8"/>
    <w:rsid w:val="00963D30"/>
    <w:rsid w:val="00965503"/>
    <w:rsid w:val="009767EF"/>
    <w:rsid w:val="0098447B"/>
    <w:rsid w:val="00986E6A"/>
    <w:rsid w:val="00995B3F"/>
    <w:rsid w:val="009A03B5"/>
    <w:rsid w:val="009A52B7"/>
    <w:rsid w:val="009B7A02"/>
    <w:rsid w:val="009C63BE"/>
    <w:rsid w:val="009E4B0F"/>
    <w:rsid w:val="009E4DBA"/>
    <w:rsid w:val="009F3CE7"/>
    <w:rsid w:val="009F5F0E"/>
    <w:rsid w:val="00A02CCD"/>
    <w:rsid w:val="00A143E6"/>
    <w:rsid w:val="00A1555B"/>
    <w:rsid w:val="00A172A7"/>
    <w:rsid w:val="00A212F9"/>
    <w:rsid w:val="00A619F4"/>
    <w:rsid w:val="00A7722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45E99"/>
    <w:rsid w:val="00C775E8"/>
    <w:rsid w:val="00CA3D1F"/>
    <w:rsid w:val="00CA5461"/>
    <w:rsid w:val="00CB002E"/>
    <w:rsid w:val="00CB22AF"/>
    <w:rsid w:val="00CC3DBF"/>
    <w:rsid w:val="00CC7412"/>
    <w:rsid w:val="00CE102F"/>
    <w:rsid w:val="00CF206D"/>
    <w:rsid w:val="00D003A4"/>
    <w:rsid w:val="00D0058D"/>
    <w:rsid w:val="00D00E2C"/>
    <w:rsid w:val="00D10556"/>
    <w:rsid w:val="00D25C58"/>
    <w:rsid w:val="00D319E3"/>
    <w:rsid w:val="00D64478"/>
    <w:rsid w:val="00D6561F"/>
    <w:rsid w:val="00D73817"/>
    <w:rsid w:val="00D8257C"/>
    <w:rsid w:val="00D86633"/>
    <w:rsid w:val="00D872AD"/>
    <w:rsid w:val="00D95D57"/>
    <w:rsid w:val="00DB364F"/>
    <w:rsid w:val="00DB47EE"/>
    <w:rsid w:val="00DB7D12"/>
    <w:rsid w:val="00DE5CAC"/>
    <w:rsid w:val="00DE654A"/>
    <w:rsid w:val="00DF1BEB"/>
    <w:rsid w:val="00DF42C5"/>
    <w:rsid w:val="00DF6BFD"/>
    <w:rsid w:val="00E01038"/>
    <w:rsid w:val="00E1587E"/>
    <w:rsid w:val="00E301AF"/>
    <w:rsid w:val="00E36E29"/>
    <w:rsid w:val="00E46B59"/>
    <w:rsid w:val="00E50A3B"/>
    <w:rsid w:val="00EA2311"/>
    <w:rsid w:val="00EB379F"/>
    <w:rsid w:val="00EC2342"/>
    <w:rsid w:val="00ED203D"/>
    <w:rsid w:val="00EF165F"/>
    <w:rsid w:val="00EF19E7"/>
    <w:rsid w:val="00EF1B95"/>
    <w:rsid w:val="00EF3DF5"/>
    <w:rsid w:val="00F12BEE"/>
    <w:rsid w:val="00F14B5D"/>
    <w:rsid w:val="00F15F88"/>
    <w:rsid w:val="00F37257"/>
    <w:rsid w:val="00F4542B"/>
    <w:rsid w:val="00F63A1F"/>
    <w:rsid w:val="00F66D9C"/>
    <w:rsid w:val="00F70A02"/>
    <w:rsid w:val="00F828DB"/>
    <w:rsid w:val="00F85CC3"/>
    <w:rsid w:val="00F93A7E"/>
    <w:rsid w:val="00FA1B11"/>
    <w:rsid w:val="00FA56B3"/>
    <w:rsid w:val="00FB08CE"/>
    <w:rsid w:val="00FC0584"/>
    <w:rsid w:val="00FD5BFB"/>
    <w:rsid w:val="00FE79F8"/>
    <w:rsid w:val="00FF00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60A3AB8C-4573-4EF9-9602-D7D617CC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 w:id="1055423573">
          <w:marLeft w:val="0"/>
          <w:marRight w:val="0"/>
          <w:marTop w:val="0"/>
          <w:marBottom w:val="0"/>
          <w:divBdr>
            <w:top w:val="none" w:sz="0" w:space="0" w:color="auto"/>
            <w:left w:val="none" w:sz="0" w:space="0" w:color="auto"/>
            <w:bottom w:val="none" w:sz="0" w:space="0" w:color="auto"/>
            <w:right w:val="none" w:sz="0" w:space="0" w:color="auto"/>
          </w:divBdr>
          <w:divsChild>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 w:id="360664364">
              <w:marLeft w:val="0"/>
              <w:marRight w:val="705"/>
              <w:marTop w:val="0"/>
              <w:marBottom w:val="0"/>
              <w:divBdr>
                <w:top w:val="none" w:sz="0" w:space="0" w:color="auto"/>
                <w:left w:val="none" w:sz="0" w:space="0" w:color="auto"/>
                <w:bottom w:val="none" w:sz="0" w:space="0" w:color="auto"/>
                <w:right w:val="none" w:sz="0" w:space="0" w:color="auto"/>
              </w:divBdr>
              <w:divsChild>
                <w:div w:id="1791121912">
                  <w:marLeft w:val="0"/>
                  <w:marRight w:val="0"/>
                  <w:marTop w:val="0"/>
                  <w:marBottom w:val="0"/>
                  <w:divBdr>
                    <w:top w:val="none" w:sz="0" w:space="0" w:color="auto"/>
                    <w:left w:val="none" w:sz="0" w:space="0" w:color="auto"/>
                    <w:bottom w:val="none" w:sz="0" w:space="0" w:color="auto"/>
                    <w:right w:val="none" w:sz="0" w:space="0" w:color="auto"/>
                  </w:divBdr>
                </w:div>
                <w:div w:id="6537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emmeans" TargetMode="External"/><Relationship Id="rId5" Type="http://schemas.openxmlformats.org/officeDocument/2006/relationships/footnotes" Target="footnotes.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7</Pages>
  <Words>4810</Words>
  <Characters>2741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2</cp:revision>
  <dcterms:created xsi:type="dcterms:W3CDTF">2018-11-05T21:20:00Z</dcterms:created>
  <dcterms:modified xsi:type="dcterms:W3CDTF">2018-11-17T01:23:00Z</dcterms:modified>
</cp:coreProperties>
</file>